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A9007A" w:rsidRDefault="009803EF" w:rsidP="001221E8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Optimization</w:t>
      </w:r>
      <w:r w:rsidR="00A9007A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of wastewater treatment processe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s using a rheological approach</w:t>
      </w:r>
    </w:p>
    <w:p w:rsidR="00DE0019" w:rsidRPr="00484D8C" w:rsidRDefault="001221E8" w:rsidP="001221E8">
      <w:pPr>
        <w:snapToGrid w:val="0"/>
        <w:spacing w:after="120"/>
        <w:jc w:val="center"/>
        <w:rPr>
          <w:rFonts w:eastAsia="SimSun"/>
          <w:color w:val="000000"/>
          <w:lang w:val="fr-FR" w:eastAsia="zh-CN"/>
        </w:rPr>
      </w:pPr>
      <w:r w:rsidRPr="00484D8C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Jamal HAMDANI</w:t>
      </w:r>
      <w:r w:rsidRPr="00484D8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1</w:t>
      </w:r>
      <w:proofErr w:type="gramStart"/>
      <w:r w:rsidRPr="00484D8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,3</w:t>
      </w:r>
      <w:proofErr w:type="gramEnd"/>
      <w:r w:rsidRPr="00484D8C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, Nicolas ROCHE</w:t>
      </w:r>
      <w:r w:rsidRPr="00484D8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2</w:t>
      </w:r>
      <w:r w:rsidRPr="00484D8C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, Isabelle SEYSSIECQ</w:t>
      </w:r>
      <w:r w:rsidRPr="00484D8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3</w:t>
      </w:r>
      <w:r w:rsidR="00DE0019" w:rsidRPr="00484D8C">
        <w:rPr>
          <w:rFonts w:eastAsia="SimSun"/>
          <w:color w:val="000000"/>
          <w:lang w:val="fr-FR" w:eastAsia="zh-CN"/>
        </w:rPr>
        <w:t xml:space="preserve"> </w:t>
      </w:r>
    </w:p>
    <w:p w:rsidR="00704BDF" w:rsidRPr="00484D8C" w:rsidRDefault="00484D8C" w:rsidP="00A9007A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fr-FR"/>
        </w:rPr>
      </w:pPr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1 </w:t>
      </w:r>
      <w:proofErr w:type="spellStart"/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Universit</w:t>
      </w:r>
      <w:r w:rsidR="00A9007A"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y</w:t>
      </w:r>
      <w:proofErr w:type="spellEnd"/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Mohammed </w:t>
      </w:r>
      <w:r w:rsidR="00A9007A"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6</w:t>
      </w:r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proofErr w:type="spellStart"/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Polytechni</w:t>
      </w:r>
      <w:r w:rsidR="00A9007A"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c</w:t>
      </w:r>
      <w:proofErr w:type="spellEnd"/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, Bengu</w:t>
      </w:r>
      <w:r w:rsidR="00A9007A"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e</w:t>
      </w:r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rir, </w:t>
      </w:r>
      <w:proofErr w:type="spellStart"/>
      <w:r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M</w:t>
      </w:r>
      <w:r w:rsidR="00A9007A" w:rsidRPr="00A9007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orocco</w:t>
      </w:r>
      <w:proofErr w:type="spellEnd"/>
      <w:r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 ; </w:t>
      </w:r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2</w:t>
      </w:r>
      <w:r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Aix Marseille </w:t>
      </w:r>
      <w:proofErr w:type="spellStart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Univ</w:t>
      </w:r>
      <w:proofErr w:type="spellEnd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, CNRS, IRD, INRA, </w:t>
      </w:r>
      <w:proofErr w:type="spellStart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Coll</w:t>
      </w:r>
      <w:proofErr w:type="spellEnd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France, CEREG</w:t>
      </w:r>
      <w:r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E, Aix-en-Provence, France ; </w:t>
      </w:r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3</w:t>
      </w:r>
      <w:r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Aix Marseille </w:t>
      </w:r>
      <w:proofErr w:type="spellStart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Univ</w:t>
      </w:r>
      <w:proofErr w:type="spellEnd"/>
      <w:r w:rsidRPr="00484D8C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, CNRS, Centrale Marseille, M2P2, Aix-en-Provence, France </w:t>
      </w:r>
    </w:p>
    <w:p w:rsidR="00704BDF" w:rsidRPr="00DE0019" w:rsidRDefault="00704BDF" w:rsidP="00155C8B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</w:t>
      </w:r>
      <w:r w:rsidR="00155C8B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Jamal HAMDANI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155C8B">
        <w:rPr>
          <w:rFonts w:asciiTheme="minorHAnsi" w:eastAsia="MS PGothic" w:hAnsiTheme="minorHAnsi"/>
          <w:bCs/>
          <w:i/>
          <w:iCs/>
          <w:sz w:val="20"/>
          <w:lang w:val="en-US"/>
        </w:rPr>
        <w:t>jamal.hamdani@um6p.ma</w:t>
      </w:r>
    </w:p>
    <w:p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162A57" w:rsidRDefault="00D74110" w:rsidP="00162A57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logical processes such as classical activated sludge treatmen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r membrane bioreactors (MBR) 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 the process the most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ed for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treatment of wastewater within the last decades. In recent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years however, we are witness to an increase of global inflows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ntering wastewater treatment plants (WWTP), whereas 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uthorized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levels of pollutants in the outflows get more and more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uced. To face this context, WWTP new units have to become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re and more efficient and a great attention </w:t>
      </w:r>
      <w:proofErr w:type="gramStart"/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now paid</w:t>
      </w:r>
      <w:proofErr w:type="gramEnd"/>
      <w:r w:rsidRPr="00D741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the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62A57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optimization of treatment processes of both wastewater and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62A57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excess wastewater sludge.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62A57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present work, 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heological approach </w:t>
      </w:r>
      <w:proofErr w:type="gramStart"/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investigated</w:t>
      </w:r>
      <w:proofErr w:type="gramEnd"/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optimize wastewater treatment plan </w:t>
      </w:r>
      <w:r w:rsidR="00162A57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using a bench test</w:t>
      </w:r>
      <w:r w:rsid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62A57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device specially developed for the purpose of this work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162A57" w:rsidRDefault="00162A57" w:rsidP="00A9007A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heological bench used consists in a bioreactor equipped with a double helical ribbon impeller fixed on a motor (HRI system) and a recirculation loop in which the sludge flows in pipes (pipe system) of 2 different diameters used to measure the "in situ" rheological behavior of activated sludge</w:t>
      </w:r>
      <w:r w:rsid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ipe system is equipped with two differential pressure transmitters and a flow meter to measure the pressure drop and the volumetric flow rate</w:t>
      </w:r>
      <w:r w:rsid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is permit </w:t>
      </w: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draw the rheograms of sludge in pipes. For each solid concentration (TSS) studied, the parameters (τ0, K and n) of the Herschel-Bulkley model are determined </w:t>
      </w:r>
      <w:r w:rsidR="00A9007A"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based on</w:t>
      </w: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reference rheograms measured by the </w:t>
      </w:r>
      <w:proofErr w:type="spellStart"/>
      <w:r w:rsid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ouette</w:t>
      </w:r>
      <w:proofErr w:type="spellEnd"/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heometer (AR550). These rheograms are then compared to the one obtained with the different in situ configurations (HRI and pipes). 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507A62" w:rsidRDefault="00A9007A" w:rsidP="002473C9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162A57">
        <w:rPr>
          <w:rFonts w:asciiTheme="minorHAnsi" w:eastAsia="MS PGothic" w:hAnsiTheme="minorHAnsi"/>
          <w:color w:val="000000"/>
          <w:sz w:val="22"/>
          <w:szCs w:val="22"/>
          <w:lang w:val="en-US"/>
        </w:rPr>
        <w:t>HRI rheograms always show a good agreement with the reference one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the contrary, pipes rheograms do not always match the reference. Wall slips phenomena </w:t>
      </w:r>
      <w:proofErr w:type="gramStart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 observed</w:t>
      </w:r>
      <w:proofErr w:type="gramEnd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each TSS concentrations, notably depending on the pipe diameter. At low concentration, slip </w:t>
      </w:r>
      <w:proofErr w:type="gramStart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only observed</w:t>
      </w:r>
      <w:proofErr w:type="gramEnd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he pipe with the smaller diameter whereas at high concentration slip is present with both pipe configurations. Slip phenomena </w:t>
      </w:r>
      <w:proofErr w:type="gramStart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>have been taken</w:t>
      </w:r>
      <w:proofErr w:type="gramEnd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to account using slip correction calculations. Plotting the slip velocity curves as a function of the wall shear stress, we can distinguished two types </w:t>
      </w:r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of phenomena responsible for wall slip: the static depletion and the particle migration. The occurrence of each mechanism is dependent on </w:t>
      </w:r>
      <w:proofErr w:type="spellStart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>interparticles</w:t>
      </w:r>
      <w:proofErr w:type="spellEnd"/>
      <w:r w:rsidRPr="00A900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teractions via the TSS concentration.</w:t>
      </w:r>
    </w:p>
    <w:p w:rsidR="00507A62" w:rsidRPr="008D0BEB" w:rsidRDefault="00507A62" w:rsidP="00507A62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bookmarkStart w:id="0" w:name="_GoBack"/>
      <w:bookmarkEnd w:id="0"/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6245DB" w:rsidRPr="002473C9" w:rsidRDefault="002473C9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proofErr w:type="spellStart"/>
      <w:r>
        <w:rPr>
          <w:rFonts w:asciiTheme="minorHAnsi" w:hAnsiTheme="minorHAnsi"/>
          <w:color w:val="000000"/>
          <w:lang w:val="fr-FR"/>
        </w:rPr>
        <w:t>Ohanessian</w:t>
      </w:r>
      <w:proofErr w:type="spellEnd"/>
      <w:r w:rsidR="006245DB">
        <w:rPr>
          <w:rFonts w:asciiTheme="minorHAnsi" w:hAnsiTheme="minorHAnsi"/>
          <w:color w:val="000000"/>
          <w:lang w:val="fr-FR"/>
        </w:rPr>
        <w:t xml:space="preserve"> – 2016 - </w:t>
      </w:r>
      <w:r w:rsidR="006245DB" w:rsidRPr="006245DB">
        <w:rPr>
          <w:rFonts w:asciiTheme="minorHAnsi" w:hAnsiTheme="minorHAnsi"/>
          <w:color w:val="000000"/>
          <w:lang w:val="fr-FR"/>
        </w:rPr>
        <w:t xml:space="preserve">Développement d'un outil de caractérisation in situ d'écoulements de boues de station d'épuration </w:t>
      </w:r>
    </w:p>
    <w:p w:rsidR="006245DB" w:rsidRPr="00F36707" w:rsidRDefault="006245DB" w:rsidP="002473C9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2473C9">
        <w:rPr>
          <w:rFonts w:asciiTheme="minorHAnsi" w:hAnsiTheme="minorHAnsi"/>
          <w:color w:val="000000"/>
          <w:lang w:val="fr-FR"/>
        </w:rPr>
        <w:fldChar w:fldCharType="begin"/>
      </w:r>
      <w:r w:rsidRPr="00F36707">
        <w:rPr>
          <w:rFonts w:asciiTheme="minorHAnsi" w:hAnsiTheme="minorHAnsi"/>
          <w:color w:val="000000"/>
        </w:rPr>
        <w:instrText xml:space="preserve"> ADDIN ZOTERO_BIBL {"uncited":[["http://zotero.org/users/local/Fntv3l7Q/items/MHF5K54L"],["http://zotero.org/users/local/Fntv3l7Q/items/EX6RG7KK"],["http://zotero.org/users/local/Fntv3l7Q/items/U883RYV6"],["http://zotero.org/users/local/Fntv3l7Q/items/HA2ZPR4K"],["http://zotero.org/users/local/Fntv3l7Q/items/VHJRSAPU"],["http://zotero.org/users/local/Fntv3l7Q/items/4MTWWGJ6"],["http://zotero.org/users/local/Fntv3l7Q/items/I9AYFZ4F"],["http://zotero.org/users/local/Fntv3l7Q/items/65G2ECK8"]],"omitted":[],"custom":[]} CSL_BIBLIOGRAPHY </w:instrText>
      </w:r>
      <w:r w:rsidRPr="002473C9">
        <w:rPr>
          <w:rFonts w:asciiTheme="minorHAnsi" w:hAnsiTheme="minorHAnsi"/>
          <w:color w:val="000000"/>
          <w:lang w:val="fr-FR"/>
        </w:rPr>
        <w:fldChar w:fldCharType="separate"/>
      </w:r>
      <w:r w:rsidRPr="00F36707">
        <w:rPr>
          <w:rFonts w:asciiTheme="minorHAnsi" w:hAnsiTheme="minorHAnsi"/>
          <w:color w:val="000000"/>
        </w:rPr>
        <w:t>Seyssiecq et Al. - 2015 - In Situ Rheological C</w:t>
      </w:r>
      <w:r w:rsidR="002473C9" w:rsidRPr="00F36707">
        <w:rPr>
          <w:rFonts w:asciiTheme="minorHAnsi" w:hAnsiTheme="minorHAnsi"/>
          <w:color w:val="000000"/>
        </w:rPr>
        <w:t>haracterisation of Wastewater</w:t>
      </w:r>
      <w:r w:rsidRPr="00F36707">
        <w:rPr>
          <w:rFonts w:asciiTheme="minorHAnsi" w:hAnsiTheme="minorHAnsi"/>
          <w:color w:val="000000"/>
        </w:rPr>
        <w:t>.</w:t>
      </w:r>
    </w:p>
    <w:p w:rsidR="006245DB" w:rsidRPr="00F36707" w:rsidRDefault="002473C9" w:rsidP="002473C9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F36707">
        <w:rPr>
          <w:rFonts w:asciiTheme="minorHAnsi" w:hAnsiTheme="minorHAnsi"/>
          <w:color w:val="000000"/>
        </w:rPr>
        <w:t xml:space="preserve"> Seyssiecq et Al. - 2003 - State-of-the-art: Rheological characterisation of wastewater treatment sludge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F36707">
        <w:rPr>
          <w:rFonts w:asciiTheme="minorHAnsi" w:hAnsiTheme="minorHAnsi"/>
          <w:color w:val="000000"/>
        </w:rPr>
        <w:t xml:space="preserve">Mori, M.; Isaac, J.; Seyssiecq, I.; Roche, N. Effect of Measuring Geometries and of Exocellular Polymeric Substances on the Rheological Behaviour of Sewage Sludge. </w:t>
      </w:r>
      <w:r w:rsidRPr="002473C9">
        <w:rPr>
          <w:rFonts w:asciiTheme="minorHAnsi" w:hAnsiTheme="minorHAnsi"/>
          <w:color w:val="000000"/>
          <w:lang w:val="fr-FR"/>
        </w:rPr>
        <w:t>Chem. Eng. Res. Des. 2008, 86 (6), 554–559. https://doi.org/10.1016/j.cherd.2007.10.013.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F36707">
        <w:rPr>
          <w:rFonts w:asciiTheme="minorHAnsi" w:hAnsiTheme="minorHAnsi"/>
          <w:color w:val="000000"/>
        </w:rPr>
        <w:t xml:space="preserve">Wang, H.-F.; Hu, H.; Yang, H.-Y.; Zeng, R. J. Characterization of Anaerobic Granular Sludge Using a Rheological Approach. </w:t>
      </w:r>
      <w:r w:rsidRPr="002473C9">
        <w:rPr>
          <w:rFonts w:asciiTheme="minorHAnsi" w:hAnsiTheme="minorHAnsi"/>
          <w:color w:val="000000"/>
          <w:lang w:val="fr-FR"/>
        </w:rPr>
        <w:t>Water Res. 2016, 106, 116–125. https://doi.org/10.1016/j.watres.2016.09.045.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6245DB">
        <w:rPr>
          <w:rFonts w:asciiTheme="minorHAnsi" w:hAnsiTheme="minorHAnsi"/>
          <w:color w:val="000000"/>
          <w:lang w:val="fr-FR"/>
        </w:rPr>
        <w:t xml:space="preserve">TIXIER, N. Approche des propriétés rhéologiques de suspensions biologiques floculées. </w:t>
      </w:r>
      <w:r w:rsidRPr="002473C9">
        <w:rPr>
          <w:rFonts w:asciiTheme="minorHAnsi" w:hAnsiTheme="minorHAnsi"/>
          <w:color w:val="000000"/>
          <w:lang w:val="fr-FR"/>
        </w:rPr>
        <w:t>160.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2473C9">
        <w:rPr>
          <w:rFonts w:asciiTheme="minorHAnsi" w:hAnsiTheme="minorHAnsi"/>
          <w:color w:val="000000"/>
        </w:rPr>
        <w:t xml:space="preserve">AL-DAWERY, S. K.; REDDY, S. S. AN EXPERIMENTAL STUDY ON THE RHEOLOGICAL PROPERTIES OF CONDITIONED MUNICIPAL ACTIVATED SLUDGE. </w:t>
      </w:r>
      <w:r w:rsidRPr="002473C9">
        <w:rPr>
          <w:rFonts w:asciiTheme="minorHAnsi" w:hAnsiTheme="minorHAnsi"/>
          <w:color w:val="000000"/>
          <w:lang w:val="fr-FR"/>
        </w:rPr>
        <w:t>2017, 12, 18.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F36707">
        <w:rPr>
          <w:rFonts w:asciiTheme="minorHAnsi" w:hAnsiTheme="minorHAnsi"/>
          <w:color w:val="000000"/>
        </w:rPr>
        <w:t xml:space="preserve">Ratkovich, N.; Horn, W.; Helmus, F. P.; Rosenberger, S.; Naessens, W.; Nopens, I.; Bentzen, T. R. Activated Sludge Rheology: A Critical Review on Data Collection and Modelling. </w:t>
      </w:r>
      <w:r w:rsidRPr="002473C9">
        <w:rPr>
          <w:rFonts w:asciiTheme="minorHAnsi" w:hAnsiTheme="minorHAnsi"/>
          <w:color w:val="000000"/>
          <w:lang w:val="fr-FR"/>
        </w:rPr>
        <w:t>Water Res. 2013, 47 (2), 463–482. https://doi.org/10.1016/j.watres.2012.11.021.</w:t>
      </w:r>
    </w:p>
    <w:p w:rsidR="006245DB" w:rsidRPr="002473C9" w:rsidRDefault="006245DB" w:rsidP="006245D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fr-FR"/>
        </w:rPr>
      </w:pPr>
      <w:r w:rsidRPr="00F36707">
        <w:rPr>
          <w:rFonts w:asciiTheme="minorHAnsi" w:hAnsiTheme="minorHAnsi"/>
          <w:color w:val="000000"/>
        </w:rPr>
        <w:t xml:space="preserve">Liang, F.; Sauceau, M.; Dusserre, G.; Arlabosse, P. A Uniaxial Cyclic Compression Method for Characterizing the Rheological and Textural Behaviors of Mechanically Dewatered Sewage Sludge. </w:t>
      </w:r>
      <w:r w:rsidRPr="002473C9">
        <w:rPr>
          <w:rFonts w:asciiTheme="minorHAnsi" w:hAnsiTheme="minorHAnsi"/>
          <w:color w:val="000000"/>
          <w:lang w:val="fr-FR"/>
        </w:rPr>
        <w:t>Water Res. 2017, 113, 171–180. https://doi.org/10.1016/j.watres.2017.02.008.</w:t>
      </w:r>
    </w:p>
    <w:p w:rsidR="006245DB" w:rsidRPr="006245DB" w:rsidRDefault="006245DB" w:rsidP="002473C9">
      <w:pPr>
        <w:pStyle w:val="FirstParagraph"/>
        <w:tabs>
          <w:tab w:val="left" w:pos="426"/>
        </w:tabs>
        <w:spacing w:line="240" w:lineRule="auto"/>
        <w:ind w:left="426"/>
        <w:rPr>
          <w:rFonts w:asciiTheme="minorHAnsi" w:eastAsia="MS PGothic" w:hAnsiTheme="minorHAnsi"/>
          <w:color w:val="000000"/>
          <w:sz w:val="22"/>
          <w:szCs w:val="22"/>
          <w:lang w:val="fr-FR"/>
        </w:rPr>
      </w:pPr>
      <w:r w:rsidRPr="002473C9">
        <w:rPr>
          <w:rFonts w:asciiTheme="minorHAnsi" w:hAnsiTheme="minorHAnsi"/>
          <w:color w:val="000000"/>
          <w:lang w:val="fr-FR"/>
        </w:rPr>
        <w:fldChar w:fldCharType="end"/>
      </w:r>
    </w:p>
    <w:sectPr w:rsidR="006245DB" w:rsidRPr="006245DB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17DB6" w:rsidRDefault="00E17DB6" w:rsidP="004F5E36">
      <w:r>
        <w:separator/>
      </w:r>
    </w:p>
  </w:endnote>
  <w:endnote w:type="continuationSeparator" w:id="0">
    <w:p w:rsidR="00E17DB6" w:rsidRDefault="00E17DB6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17DB6" w:rsidRDefault="00E17DB6" w:rsidP="004F5E36">
      <w:r>
        <w:separator/>
      </w:r>
    </w:p>
  </w:footnote>
  <w:footnote w:type="continuationSeparator" w:id="0">
    <w:p w:rsidR="00E17DB6" w:rsidRDefault="00E17DB6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1162" w:rsidRDefault="00594E9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fr-FR" w:eastAsia="fr-FR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fr-FR" w:eastAsia="fr-FR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:rsidR="00704BDF" w:rsidRDefault="00704BDF">
    <w:pPr>
      <w:pStyle w:val="En-tte"/>
    </w:pPr>
  </w:p>
  <w:p w:rsidR="00704BDF" w:rsidRDefault="00704BD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au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62A9A"/>
    <w:rsid w:val="000A03B2"/>
    <w:rsid w:val="000D34BE"/>
    <w:rsid w:val="000E36F1"/>
    <w:rsid w:val="000E3A73"/>
    <w:rsid w:val="000E414A"/>
    <w:rsid w:val="001221E8"/>
    <w:rsid w:val="0013121F"/>
    <w:rsid w:val="00134DE4"/>
    <w:rsid w:val="00150E59"/>
    <w:rsid w:val="00155C8B"/>
    <w:rsid w:val="00162A57"/>
    <w:rsid w:val="00184AD6"/>
    <w:rsid w:val="001B65C1"/>
    <w:rsid w:val="001C684B"/>
    <w:rsid w:val="001D53FC"/>
    <w:rsid w:val="001F2EC7"/>
    <w:rsid w:val="002065DB"/>
    <w:rsid w:val="002447EF"/>
    <w:rsid w:val="002473C9"/>
    <w:rsid w:val="00251550"/>
    <w:rsid w:val="0027221A"/>
    <w:rsid w:val="00275B61"/>
    <w:rsid w:val="002D1F12"/>
    <w:rsid w:val="002D77E0"/>
    <w:rsid w:val="003009B7"/>
    <w:rsid w:val="0030469C"/>
    <w:rsid w:val="003723D4"/>
    <w:rsid w:val="003A7D1C"/>
    <w:rsid w:val="0046164A"/>
    <w:rsid w:val="00462DCD"/>
    <w:rsid w:val="00484D8C"/>
    <w:rsid w:val="004D1162"/>
    <w:rsid w:val="004D7EAE"/>
    <w:rsid w:val="004E4DD6"/>
    <w:rsid w:val="004F563B"/>
    <w:rsid w:val="004F5E36"/>
    <w:rsid w:val="00507A62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45DB"/>
    <w:rsid w:val="00625639"/>
    <w:rsid w:val="006366F8"/>
    <w:rsid w:val="0064184D"/>
    <w:rsid w:val="00660E3E"/>
    <w:rsid w:val="00662E74"/>
    <w:rsid w:val="006B01AC"/>
    <w:rsid w:val="006C5579"/>
    <w:rsid w:val="00704BDF"/>
    <w:rsid w:val="00736B13"/>
    <w:rsid w:val="007447F3"/>
    <w:rsid w:val="007661C8"/>
    <w:rsid w:val="007D52CD"/>
    <w:rsid w:val="00813288"/>
    <w:rsid w:val="008168FC"/>
    <w:rsid w:val="008479A2"/>
    <w:rsid w:val="0087637F"/>
    <w:rsid w:val="008A1512"/>
    <w:rsid w:val="008D0BEB"/>
    <w:rsid w:val="008E566E"/>
    <w:rsid w:val="00901EB6"/>
    <w:rsid w:val="009450CE"/>
    <w:rsid w:val="0095164B"/>
    <w:rsid w:val="009803EF"/>
    <w:rsid w:val="00987E31"/>
    <w:rsid w:val="00996483"/>
    <w:rsid w:val="009E788A"/>
    <w:rsid w:val="00A1763D"/>
    <w:rsid w:val="00A17CEC"/>
    <w:rsid w:val="00A27EF0"/>
    <w:rsid w:val="00A76EFC"/>
    <w:rsid w:val="00A9007A"/>
    <w:rsid w:val="00A97F29"/>
    <w:rsid w:val="00AB0964"/>
    <w:rsid w:val="00AE377D"/>
    <w:rsid w:val="00B61DBF"/>
    <w:rsid w:val="00BC30C9"/>
    <w:rsid w:val="00BE3E58"/>
    <w:rsid w:val="00C01616"/>
    <w:rsid w:val="00C0162B"/>
    <w:rsid w:val="00C345B1"/>
    <w:rsid w:val="00C40142"/>
    <w:rsid w:val="00C57182"/>
    <w:rsid w:val="00C655FD"/>
    <w:rsid w:val="00C94434"/>
    <w:rsid w:val="00CA1C95"/>
    <w:rsid w:val="00CA5A9C"/>
    <w:rsid w:val="00CC3F4B"/>
    <w:rsid w:val="00CD5FE2"/>
    <w:rsid w:val="00D02B4C"/>
    <w:rsid w:val="00D74110"/>
    <w:rsid w:val="00D84576"/>
    <w:rsid w:val="00DE0019"/>
    <w:rsid w:val="00DE264A"/>
    <w:rsid w:val="00DE556C"/>
    <w:rsid w:val="00E041E7"/>
    <w:rsid w:val="00E17DB6"/>
    <w:rsid w:val="00E23CA1"/>
    <w:rsid w:val="00E409A8"/>
    <w:rsid w:val="00E47211"/>
    <w:rsid w:val="00E7209D"/>
    <w:rsid w:val="00EA50E1"/>
    <w:rsid w:val="00EE0131"/>
    <w:rsid w:val="00F258E0"/>
    <w:rsid w:val="00F30C64"/>
    <w:rsid w:val="00F36707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re1">
    <w:name w:val="heading 1"/>
    <w:basedOn w:val="CETHeading1"/>
    <w:next w:val="Normal"/>
    <w:link w:val="Titre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ausimple1">
    <w:name w:val="Table Simple 1"/>
    <w:basedOn w:val="Tableau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ie">
    <w:name w:val="Bibliography"/>
    <w:basedOn w:val="Normal"/>
    <w:next w:val="Normal"/>
    <w:uiPriority w:val="37"/>
    <w:semiHidden/>
    <w:unhideWhenUsed/>
    <w:rsid w:val="0003148D"/>
    <w:pPr>
      <w:spacing w:line="240" w:lineRule="auto"/>
    </w:pPr>
  </w:style>
  <w:style w:type="paragraph" w:styleId="Corpsdetexte2">
    <w:name w:val="Body Text 2"/>
    <w:basedOn w:val="Normal"/>
    <w:link w:val="Corpsdetexte2Car"/>
    <w:uiPriority w:val="99"/>
    <w:semiHidden/>
    <w:unhideWhenUsed/>
    <w:rsid w:val="0003148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03148D"/>
  </w:style>
  <w:style w:type="paragraph" w:styleId="Corpsdetexte3">
    <w:name w:val="Body Text 3"/>
    <w:basedOn w:val="Normal"/>
    <w:link w:val="Corpsdetex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03148D"/>
    <w:rPr>
      <w:sz w:val="16"/>
      <w:szCs w:val="16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03148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03148D"/>
  </w:style>
  <w:style w:type="paragraph" w:styleId="Date">
    <w:name w:val="Date"/>
    <w:basedOn w:val="Normal"/>
    <w:next w:val="Normal"/>
    <w:link w:val="DateCar"/>
    <w:uiPriority w:val="99"/>
    <w:semiHidden/>
    <w:unhideWhenUsed/>
    <w:locked/>
    <w:rsid w:val="0003148D"/>
  </w:style>
  <w:style w:type="character" w:customStyle="1" w:styleId="DateCar">
    <w:name w:val="Date Car"/>
    <w:basedOn w:val="Policepardfaut"/>
    <w:link w:val="Date"/>
    <w:uiPriority w:val="99"/>
    <w:semiHidden/>
    <w:rsid w:val="0003148D"/>
  </w:style>
  <w:style w:type="paragraph" w:styleId="Lgend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03148D"/>
  </w:style>
  <w:style w:type="paragraph" w:styleId="Signaturelectronique">
    <w:name w:val="E-mail Signature"/>
    <w:basedOn w:val="Normal"/>
    <w:link w:val="SignaturelectroniqueCar"/>
    <w:uiPriority w:val="99"/>
    <w:semiHidden/>
    <w:unhideWhenUsed/>
    <w:locked/>
    <w:rsid w:val="0003148D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03148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locked/>
    <w:rsid w:val="0003148D"/>
  </w:style>
  <w:style w:type="character" w:customStyle="1" w:styleId="SalutationsCar">
    <w:name w:val="Salutations Car"/>
    <w:basedOn w:val="Policepardfaut"/>
    <w:link w:val="Salutations"/>
    <w:uiPriority w:val="99"/>
    <w:semiHidden/>
    <w:rsid w:val="0003148D"/>
  </w:style>
  <w:style w:type="paragraph" w:styleId="Formuledepolitesse">
    <w:name w:val="Closing"/>
    <w:basedOn w:val="Normal"/>
    <w:link w:val="Formuledepolitess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desillustration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desrfrencesjuridiqu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Adressedestinatai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HTML">
    <w:name w:val="HTML Address"/>
    <w:basedOn w:val="Normal"/>
    <w:link w:val="Adresse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03148D"/>
    <w:rPr>
      <w:i/>
      <w:iCs/>
    </w:rPr>
  </w:style>
  <w:style w:type="paragraph" w:styleId="Adresseexpditeur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locked/>
    <w:rsid w:val="0003148D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03148D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enum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formatHTML">
    <w:name w:val="HTML Preformatted"/>
    <w:basedOn w:val="Normal"/>
    <w:link w:val="PrformatHTML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03148D"/>
  </w:style>
  <w:style w:type="paragraph" w:styleId="Retraitcorpsdetexte">
    <w:name w:val="Body Text Indent"/>
    <w:basedOn w:val="Normal"/>
    <w:link w:val="Retraitcorpsdetexte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03148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03148D"/>
  </w:style>
  <w:style w:type="paragraph" w:styleId="Listepuc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03148D"/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03148D"/>
    <w:rPr>
      <w:sz w:val="16"/>
      <w:szCs w:val="16"/>
    </w:rPr>
  </w:style>
  <w:style w:type="paragraph" w:styleId="Retrait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aire">
    <w:name w:val="annotation text"/>
    <w:basedOn w:val="Normal"/>
    <w:link w:val="CommentaireC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03148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locked/>
    <w:rsid w:val="000314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3148D"/>
    <w:rPr>
      <w:b/>
      <w:bCs/>
      <w:sz w:val="20"/>
      <w:szCs w:val="20"/>
    </w:rPr>
  </w:style>
  <w:style w:type="paragraph" w:styleId="TM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M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Normalcentr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edemacro">
    <w:name w:val="macro"/>
    <w:link w:val="Textede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ebrut">
    <w:name w:val="Plain Text"/>
    <w:basedOn w:val="Normal"/>
    <w:link w:val="Textebrut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03148D"/>
    <w:rPr>
      <w:sz w:val="20"/>
      <w:szCs w:val="20"/>
    </w:rPr>
  </w:style>
  <w:style w:type="paragraph" w:styleId="Notedefin">
    <w:name w:val="endnote text"/>
    <w:basedOn w:val="Normal"/>
    <w:link w:val="Notedefin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03148D"/>
    <w:rPr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re2Car">
    <w:name w:val="Titre 2 Car"/>
    <w:basedOn w:val="Policepardfaut"/>
    <w:link w:val="Titre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index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reTR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Policepardfau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-tte">
    <w:name w:val="header"/>
    <w:basedOn w:val="Normal"/>
    <w:link w:val="En-tt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depage">
    <w:name w:val="footer"/>
    <w:basedOn w:val="Normal"/>
    <w:link w:val="Pieddepag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lledutableau">
    <w:name w:val="Table Grid"/>
    <w:basedOn w:val="Tableau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Paragraphedeliste">
    <w:name w:val="List Paragraph"/>
    <w:basedOn w:val="Normal"/>
    <w:uiPriority w:val="34"/>
    <w:qFormat/>
    <w:locked/>
    <w:rsid w:val="006245D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0422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A70E04-EDBD-4151-B125-E099870FE0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746</Words>
  <Characters>4108</Characters>
  <Application>Microsoft Office Word</Application>
  <DocSecurity>0</DocSecurity>
  <Lines>34</Lines>
  <Paragraphs>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48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J H</cp:lastModifiedBy>
  <cp:revision>3</cp:revision>
  <cp:lastPrinted>2015-05-12T18:31:00Z</cp:lastPrinted>
  <dcterms:created xsi:type="dcterms:W3CDTF">2019-06-11T17:54:00Z</dcterms:created>
  <dcterms:modified xsi:type="dcterms:W3CDTF">2019-06-11T1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rpkJPr7"/&gt;&lt;style id="http://www.zotero.org/styles/american-anthropological-association" hasBibliography="1" bibliographyStyleHasBeenSet="0"/&gt;&lt;prefs&gt;&lt;pref name="fieldType" value="Field"/&gt;&lt;pref na</vt:lpwstr>
  </property>
  <property fmtid="{D5CDD505-2E9C-101B-9397-08002B2CF9AE}" pid="3" name="ZOTERO_PREF_2">
    <vt:lpwstr>me="automaticJournalAbbreviations" value="true"/&gt;&lt;/prefs&gt;&lt;/data&gt;</vt:lpwstr>
  </property>
</Properties>
</file>